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3DA16A" w14:textId="473EAF63" w:rsidR="00433EDB" w:rsidRPr="00F718B5" w:rsidRDefault="003043B6" w:rsidP="00C543E7">
      <w:pPr>
        <w:jc w:val="center"/>
        <w:rPr>
          <w:b/>
        </w:rPr>
      </w:pPr>
      <w:r>
        <w:rPr>
          <w:b/>
        </w:rPr>
        <w:t>Exposure paper p</w:t>
      </w:r>
      <w:r w:rsidR="00F718B5" w:rsidRPr="00F718B5">
        <w:rPr>
          <w:b/>
        </w:rPr>
        <w:t>lan</w:t>
      </w:r>
    </w:p>
    <w:p w14:paraId="67E5E2D1" w14:textId="77777777" w:rsidR="00F718B5" w:rsidRDefault="00F718B5">
      <w:pPr>
        <w:rPr>
          <w:b/>
        </w:rPr>
      </w:pPr>
    </w:p>
    <w:p w14:paraId="742B95E0" w14:textId="7238A022" w:rsidR="005945A4" w:rsidRDefault="005945A4">
      <w:pPr>
        <w:rPr>
          <w:b/>
        </w:rPr>
      </w:pPr>
      <w:r>
        <w:rPr>
          <w:b/>
        </w:rPr>
        <w:t>Part 1</w:t>
      </w:r>
    </w:p>
    <w:p w14:paraId="4721AEB8" w14:textId="77777777" w:rsidR="005945A4" w:rsidRDefault="005945A4">
      <w:pPr>
        <w:rPr>
          <w:b/>
        </w:rPr>
      </w:pPr>
    </w:p>
    <w:p w14:paraId="45F35944" w14:textId="1F5A9EB1" w:rsidR="00F718B5" w:rsidRDefault="003C451D" w:rsidP="0051227E">
      <w:pPr>
        <w:pStyle w:val="ListParagraph"/>
        <w:numPr>
          <w:ilvl w:val="0"/>
          <w:numId w:val="1"/>
        </w:numPr>
      </w:pPr>
      <w:r>
        <w:t xml:space="preserve">Use climate models to </w:t>
      </w:r>
      <w:r w:rsidR="005759A5">
        <w:t xml:space="preserve">obtain future statistics for </w:t>
      </w:r>
      <w:r w:rsidR="00360A06">
        <w:t>EHEs based on HHAP definitions</w:t>
      </w:r>
    </w:p>
    <w:p w14:paraId="14C687F6" w14:textId="5E1E320D" w:rsidR="00360A06" w:rsidRDefault="008E570E" w:rsidP="0051227E">
      <w:pPr>
        <w:pStyle w:val="ListParagraph"/>
        <w:numPr>
          <w:ilvl w:val="0"/>
          <w:numId w:val="1"/>
        </w:numPr>
      </w:pPr>
      <w:r>
        <w:t>Use future populations projections for locations with HHAPs</w:t>
      </w:r>
      <w:r w:rsidR="00F47AEB">
        <w:t>, and some without also</w:t>
      </w:r>
    </w:p>
    <w:p w14:paraId="60CDAF6D" w14:textId="5AB3ABB4" w:rsidR="001E564C" w:rsidRDefault="001E564C" w:rsidP="001E564C">
      <w:pPr>
        <w:pStyle w:val="ListParagraph"/>
        <w:numPr>
          <w:ilvl w:val="0"/>
          <w:numId w:val="1"/>
        </w:numPr>
      </w:pPr>
      <w:r>
        <w:t>Calculate exposure in terms of</w:t>
      </w:r>
      <w:r w:rsidR="00D66759">
        <w:t xml:space="preserve"> person-days</w:t>
      </w:r>
    </w:p>
    <w:p w14:paraId="0701DD9F" w14:textId="6E4A0553" w:rsidR="005945A4" w:rsidRDefault="00D66759" w:rsidP="005945A4">
      <w:pPr>
        <w:pStyle w:val="ListParagraph"/>
        <w:numPr>
          <w:ilvl w:val="0"/>
          <w:numId w:val="1"/>
        </w:numPr>
      </w:pPr>
      <w:r>
        <w:t>Highlight vulnerable groups, e.g. young and old</w:t>
      </w:r>
      <w:r w:rsidR="005945A4">
        <w:t xml:space="preserve"> if possible with population projections</w:t>
      </w:r>
    </w:p>
    <w:p w14:paraId="0D2EC62F" w14:textId="7EDBE730" w:rsidR="005945A4" w:rsidRDefault="005945A4" w:rsidP="005945A4">
      <w:pPr>
        <w:rPr>
          <w:b/>
        </w:rPr>
      </w:pPr>
      <w:r>
        <w:br/>
      </w:r>
      <w:r>
        <w:rPr>
          <w:b/>
        </w:rPr>
        <w:t>Part 2</w:t>
      </w:r>
    </w:p>
    <w:p w14:paraId="3E02F09B" w14:textId="3A7C7BD1" w:rsidR="005945A4" w:rsidRDefault="005945A4" w:rsidP="009535FF">
      <w:pPr>
        <w:rPr>
          <w:b/>
        </w:rPr>
      </w:pPr>
    </w:p>
    <w:p w14:paraId="013C8B0B" w14:textId="14EB79F2" w:rsidR="009535FF" w:rsidRPr="007E75E0" w:rsidRDefault="007E75E0" w:rsidP="009535FF">
      <w:pPr>
        <w:pStyle w:val="ListParagraph"/>
        <w:numPr>
          <w:ilvl w:val="0"/>
          <w:numId w:val="1"/>
        </w:numPr>
        <w:rPr>
          <w:b/>
        </w:rPr>
      </w:pPr>
      <w:r>
        <w:t>Compare HHAPs with alternative methods in other papers/HHAPs</w:t>
      </w:r>
    </w:p>
    <w:p w14:paraId="6710E839" w14:textId="3DB80F37" w:rsidR="007E75E0" w:rsidRPr="009535FF" w:rsidRDefault="007E75E0" w:rsidP="009535FF">
      <w:pPr>
        <w:pStyle w:val="ListParagraph"/>
        <w:numPr>
          <w:ilvl w:val="0"/>
          <w:numId w:val="1"/>
        </w:numPr>
        <w:rPr>
          <w:b/>
        </w:rPr>
      </w:pPr>
      <w:r>
        <w:t xml:space="preserve">Quantitative measure of cost </w:t>
      </w:r>
      <w:r w:rsidR="007813F1">
        <w:t xml:space="preserve">from </w:t>
      </w:r>
    </w:p>
    <w:p w14:paraId="2F5BC2B9" w14:textId="77777777" w:rsidR="005945A4" w:rsidRPr="00F718B5" w:rsidRDefault="005945A4" w:rsidP="005945A4"/>
    <w:p w14:paraId="77BB7F24" w14:textId="77777777" w:rsidR="00F718B5" w:rsidRPr="00F718B5" w:rsidRDefault="00F718B5">
      <w:pPr>
        <w:rPr>
          <w:b/>
        </w:rPr>
      </w:pPr>
    </w:p>
    <w:p w14:paraId="6F09777E" w14:textId="260BEDD8" w:rsidR="00F718B5" w:rsidRPr="00F718B5" w:rsidRDefault="00F718B5">
      <w:pPr>
        <w:rPr>
          <w:b/>
        </w:rPr>
      </w:pPr>
      <w:r w:rsidRPr="00F718B5">
        <w:rPr>
          <w:b/>
        </w:rPr>
        <w:t>Abstract</w:t>
      </w:r>
    </w:p>
    <w:p w14:paraId="593A20DF" w14:textId="77777777" w:rsidR="00F718B5" w:rsidRDefault="00F718B5">
      <w:pPr>
        <w:rPr>
          <w:b/>
        </w:rPr>
      </w:pPr>
    </w:p>
    <w:p w14:paraId="56A39F2C" w14:textId="5B1AFC0F" w:rsidR="00F47AEB" w:rsidRDefault="00870509" w:rsidP="002C32C8">
      <w:pPr>
        <w:jc w:val="both"/>
      </w:pPr>
      <w:r>
        <w:t>Extreme Heat Events (EHEs) can cause a significant increase in morbidity and mortality in vulnerable populations.</w:t>
      </w:r>
      <w:r w:rsidR="005729B4">
        <w:fldChar w:fldCharType="begin" w:fldLock="1"/>
      </w:r>
      <w:r w:rsidR="008E4AA6">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t xml:space="preserve">In response, many local and national administrations have developed </w:t>
      </w:r>
      <w:r w:rsidR="0012444D">
        <w:t>their own</w:t>
      </w:r>
      <w:r>
        <w:t xml:space="preserve"> </w:t>
      </w:r>
      <w:r w:rsidR="0073173F">
        <w:t xml:space="preserve">Heat Health Warning Systems (HHWSs), triggering </w:t>
      </w:r>
      <w:r w:rsidR="00430834">
        <w:t xml:space="preserve">complementary </w:t>
      </w:r>
      <w:r w:rsidR="000E154F">
        <w:t>Heat Health</w:t>
      </w:r>
      <w:r>
        <w:t xml:space="preserve"> Action Plans (HHAPs)</w:t>
      </w:r>
      <w:r w:rsidR="00195B94">
        <w:t xml:space="preserve">, 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1D909742" w14:textId="6FDBFAEA" w:rsidR="00E628EF" w:rsidRDefault="00A62542" w:rsidP="002C32C8">
      <w:pPr>
        <w:jc w:val="both"/>
      </w:pPr>
      <w:r>
        <w:t xml:space="preserve">EHEs, </w:t>
      </w:r>
      <w:r w:rsidR="003A391F">
        <w:t>although measured with several diff</w:t>
      </w:r>
      <w:r w:rsidR="00235E78">
        <w:t>erent metrics and thresholds</w:t>
      </w:r>
      <w:r>
        <w:t>, are expected to increase in frequency</w:t>
      </w:r>
      <w:r w:rsidR="00235E78">
        <w:t xml:space="preserve"> and duration 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the HHAPs are</w:t>
      </w:r>
      <w:r w:rsidR="002C636B">
        <w:t xml:space="preserve"> designed and equipped to </w:t>
      </w:r>
      <w:r w:rsidR="00BB55F7">
        <w:t>handle</w:t>
      </w:r>
      <w:r w:rsidR="00541922">
        <w:t xml:space="preserve"> </w:t>
      </w:r>
      <w:r w:rsidR="00E628EF">
        <w:t>EHEs</w:t>
      </w:r>
      <w:r w:rsidR="00645F93">
        <w:t xml:space="preserve"> in the next century</w:t>
      </w:r>
      <w:r w:rsidR="00E628EF">
        <w:t>.</w:t>
      </w:r>
      <w:r w:rsidR="001C778E">
        <w:t xml:space="preserve"> </w:t>
      </w:r>
    </w:p>
    <w:p w14:paraId="6F9B7152" w14:textId="77777777" w:rsidR="00E628EF" w:rsidRDefault="00E628EF" w:rsidP="002C32C8">
      <w:pPr>
        <w:jc w:val="both"/>
      </w:pPr>
    </w:p>
    <w:p w14:paraId="1AD33ECE" w14:textId="77777777" w:rsidR="000C4ED8" w:rsidRDefault="001C778E" w:rsidP="002C32C8">
      <w:pPr>
        <w:jc w:val="both"/>
      </w:pPr>
      <w:r>
        <w:t>I</w:t>
      </w:r>
      <w:r w:rsidR="00805C1D">
        <w:t xml:space="preserve">t is </w:t>
      </w:r>
      <w:r>
        <w:t xml:space="preserve">thus </w:t>
      </w:r>
      <w:r w:rsidR="00805C1D">
        <w:t>incumbent on for those in the extreme heat research community to scrutinise these</w:t>
      </w:r>
      <w:r>
        <w:t xml:space="preserve"> tolerance level of HHWSs</w:t>
      </w:r>
      <w:r w:rsidR="00C96B61">
        <w:t xml:space="preserve">, and to understand how </w:t>
      </w:r>
      <w:r w:rsidR="00155080">
        <w:t xml:space="preserve">prepared </w:t>
      </w:r>
      <w:r w:rsidR="00645F93">
        <w:t>we are for</w:t>
      </w:r>
      <w:r w:rsidR="00155080">
        <w:t xml:space="preserve"> future</w:t>
      </w:r>
      <w:r w:rsidR="00645F93">
        <w:t xml:space="preserve"> EHEs</w:t>
      </w:r>
      <w:r>
        <w:t xml:space="preserve">. </w:t>
      </w:r>
      <w:r w:rsidR="00805C1D">
        <w:t>B</w:t>
      </w:r>
      <w:r w:rsidR="00E628EF">
        <w:t xml:space="preserve">ased on the stocktaking of </w:t>
      </w:r>
      <w:r w:rsidR="00595B6E">
        <w:t xml:space="preserve">HHWSs and </w:t>
      </w:r>
      <w:r w:rsidR="00E628EF">
        <w:t xml:space="preserve">HHAPs, </w:t>
      </w:r>
      <w:r w:rsidR="00D53DFD">
        <w:t>we will ‘stress-test’</w:t>
      </w:r>
      <w:r w:rsidR="00595B6E">
        <w:t xml:space="preserve"> a selection of </w:t>
      </w:r>
      <w:r>
        <w:t xml:space="preserve">plans. By using a combination of future global climate projections, </w:t>
      </w:r>
      <w:r w:rsidR="00F82E2F">
        <w:t xml:space="preserve">projected </w:t>
      </w:r>
      <w:r w:rsidR="00A82B05">
        <w:t xml:space="preserve">spatial distribution of </w:t>
      </w:r>
      <w:r w:rsidR="00F82E2F">
        <w:t xml:space="preserve">future </w:t>
      </w:r>
      <w:r w:rsidR="008A7646">
        <w:t>p</w:t>
      </w:r>
      <w:r w:rsidR="00A82B05">
        <w:t>opulation</w:t>
      </w:r>
      <w:r w:rsidR="008A7646">
        <w:t xml:space="preserve"> </w:t>
      </w:r>
      <w:r w:rsidR="00F82E2F">
        <w:t>changes, and thresholds explicit in HHWSs, we w</w:t>
      </w:r>
      <w:r w:rsidR="00661174">
        <w:t xml:space="preserve">ill </w:t>
      </w:r>
      <w:r w:rsidR="00410813">
        <w:t xml:space="preserve">assess the change in exposure of populations over a HHWS threshold in terms of person-days. </w:t>
      </w:r>
    </w:p>
    <w:p w14:paraId="3BB87E84" w14:textId="77777777" w:rsidR="000C4ED8" w:rsidRDefault="000C4ED8" w:rsidP="002C32C8">
      <w:pPr>
        <w:jc w:val="both"/>
      </w:pPr>
    </w:p>
    <w:p w14:paraId="1F621080" w14:textId="27C9BEF6" w:rsidR="00A62542" w:rsidRDefault="00410813" w:rsidP="002C32C8">
      <w:pPr>
        <w:jc w:val="both"/>
      </w:pPr>
      <w:r>
        <w:t>In thi</w:t>
      </w:r>
      <w:r w:rsidR="0044730F">
        <w:t xml:space="preserve">s way, we quantify </w:t>
      </w:r>
      <w:r w:rsidR="000D5F12">
        <w:t>how</w:t>
      </w:r>
      <w:r w:rsidR="000C4ED8">
        <w:t xml:space="preserve"> many warnings current HHWSs would issue in the future, and how </w:t>
      </w:r>
      <w:r w:rsidR="00CC0E84">
        <w:t>often</w:t>
      </w:r>
      <w:r w:rsidR="000C4ED8">
        <w:t xml:space="preserve"> current HHAPs will need </w:t>
      </w:r>
      <w:r w:rsidR="00CC0E84">
        <w:t>to active their plans</w:t>
      </w:r>
      <w:r w:rsidR="000C4ED8">
        <w:t xml:space="preserve">. This method could provide a good quantitative estimate </w:t>
      </w:r>
      <w:r w:rsidR="00CC0E84">
        <w:t xml:space="preserve">of the financial resources necessary </w:t>
      </w:r>
      <w:r w:rsidR="00F4610C">
        <w:t xml:space="preserve">to carry out HHAPs. This study could also </w:t>
      </w:r>
      <w:r w:rsidR="00E9130F">
        <w:t xml:space="preserve">help establish </w:t>
      </w:r>
      <w:r w:rsidR="008544E0">
        <w:t xml:space="preserve">whether </w:t>
      </w:r>
      <w:r w:rsidR="00E9130F">
        <w:t xml:space="preserve">respective HHWSs and HHAPs </w:t>
      </w:r>
      <w:r w:rsidR="008544E0">
        <w:t xml:space="preserve">are optimally-designed to tackle the challenges of climate change </w:t>
      </w:r>
      <w:r w:rsidR="00B14336">
        <w:t xml:space="preserve">in the years </w:t>
      </w:r>
      <w:r w:rsidR="008544E0">
        <w:t>ahead.</w:t>
      </w:r>
    </w:p>
    <w:p w14:paraId="624D48BB" w14:textId="77777777" w:rsidR="00CF5298" w:rsidRDefault="00CF5298" w:rsidP="002C32C8">
      <w:pPr>
        <w:jc w:val="both"/>
      </w:pPr>
    </w:p>
    <w:p w14:paraId="58FF7E00" w14:textId="77777777" w:rsidR="00293935" w:rsidRDefault="00CF5298" w:rsidP="002C32C8">
      <w:pPr>
        <w:jc w:val="both"/>
      </w:pPr>
      <w:r>
        <w:t xml:space="preserve">Other studies have also developed worldwide </w:t>
      </w:r>
      <w:r w:rsidR="002D73B9">
        <w:t xml:space="preserve">projections for numbers of extreme heat days </w:t>
      </w:r>
      <w:r w:rsidR="000F3A6A">
        <w:t xml:space="preserve">defined by a comfort index </w:t>
      </w:r>
      <w:r w:rsidR="002D73B9">
        <w:t>relative to the current baseline.</w:t>
      </w:r>
      <w:r w:rsidR="00C815B1">
        <w:fldChar w:fldCharType="begin" w:fldLock="1"/>
      </w:r>
      <w:r w:rsidR="00C815B1">
        <w:instrText>ADDIN CSL_CITATION { "citationItems" : [ { "id" : "ITEM-1", "itemData" : { "DOI" : "10.1038/nclimate3322", "ISSN" : "1758-678X", "abstract" : "1 2 One Sentence Summary: Climatic conditions capable of exceeding human thermoregulatory capacity currently 3 impact almost one third of the world's human population each year with their occurrence projected to increase in 4 step with CO 2 emissions and be aggravated in humid tropical areas. 24 25 Ongoing climate change can increase the direct risk to human life that occurs when climatic conditions 26 exceed human thermoregulatory capacity (1-6). Although there have been numerous reports of increased 27 mortality associated with extreme heat events (1-7), quantifying the global risk of heat-related mortality 28", "author" : [ { "dropping-particle" : "", "family" : "Mora", "given" : "Camilo", "non-dropping-particle" : "", "parse-names" : false, "suffix" : "" }, { "dropping-particle" : "", "family" : "Dousset", "given" : "B\u00e9n\u00e9dicte", "non-dropping-particle" : "", "parse-names" : false, "suffix" : "" }, { "dropping-particle" : "", "family" : "Caldwell", "given" : "Iain R", "non-dropping-particle" : "", "parse-names" : false, "suffix" : "" }, { "dropping-particle" : "", "family" : "Powell", "given" : "Farrah E", "non-dropping-particle" : "", "parse-names" : false, "suffix" : "" }, { "dropping-particle" : "", "family" : "Geronimo", "given" : "Rollan C", "non-dropping-particle" : "", "parse-names" : false, "suffix" : "" }, { "dropping-particle" : "", "family" : "Bielecki", "given" : "Coral R", "non-dropping-particle" : "", "parse-names" : false, "suffix" : "" }, { "dropping-particle" : "", "family" : "Counsell", "given" : "Chelsie W W", "non-dropping-particle" : "", "parse-names" : false, "suffix" : "" }, { "dropping-particle" : "", "family" : "Dietrich", "given" : "Bonnie S", "non-dropping-particle" : "", "parse-names" : false, "suffix" : "" }, { "dropping-particle" : "", "family" : "Johnston", "given" : "Emily T", "non-dropping-particle" : "", "parse-names" : false, "suffix" : "" }, { "dropping-particle" : "V", "family" : "Louis", "given" : "Leo", "non-dropping-particle" : "", "parse-names" : false, "suffix" : "" }, { "dropping-particle" : "", "family" : "Lucas", "given" : "Matthew P", "non-dropping-particle" : "", "parse-names" : false, "suffix" : "" }, { "dropping-particle" : "", "family" : "Mckenzie", "given" : "Marie M 8", "non-dropping-particle" : "", "parse-names" : false, "suffix" : "" }, { "dropping-particle" : "", "family" : "Shea", "given" : "Alessandra G", "non-dropping-particle" : "", "parse-names" : false, "suffix" : "" }, { "dropping-particle" : "", "family" : "Tseng", "given" : "Han", "non-dropping-particle" : "", "parse-names" : false, "suffix" : "" }, { "dropping-particle" : "", "family" : "Giambelluca", "given" : "Thomas W", "non-dropping-particle" : "", "parse-names" : false, "suffix" : "" }, { "dropping-particle" : "", "family" : "Leon", "given" : "Lisa R", "non-dropping-particle" : "", "parse-names" : false, "suffix" : "" }, { "dropping-particle" : "", "family" : "Hawkins", "given" : "Ed", "non-dropping-particle" : "", "parse-names" : false, "suffix" : "" }, { "dropping-particle" : "", "family" : "Trauernicht", "given" : "Clay 9", "non-dropping-particle" : "", "parse-names" : false, "suffix" : "" } ], "container-title" : "Nature Climate Change", "id" : "ITEM-1", "issue" : "June", "issued" : { "date-parts" : [ [ "2017" ] ] }, "title" : "Global risk of deadly heat", "type" : "article-journal" }, "uris" : [ "http://www.mendeley.com/documents/?uuid=cc9950c4-546d-4000-b252-d0f7f9df038f" ] }, { "id" : "ITEM-2",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2", "issue" : "7", "issued" : { "date-parts" : [ [ "2015" ] ] }, "page" : "652-655", "title" : "Future population exposure to US heat extremes", "type" : "article-journal", "volume" : "5" }, "uris" : [ "http://www.mendeley.com/documents/?uuid=b0844227-bb3b-4305-bfba-45a78fb79023" ] } ], "mendeley" : { "formattedCitation" : "&lt;sup&gt;6,7&lt;/sup&gt;", "plainTextFormattedCitation" : "6,7" }, "properties" : { "noteIndex" : 0 }, "schema" : "https://github.com/citation-style-language/schema/raw/master/csl-citation.json" }</w:instrText>
      </w:r>
      <w:r w:rsidR="00C815B1">
        <w:fldChar w:fldCharType="separate"/>
      </w:r>
      <w:r w:rsidR="00C815B1" w:rsidRPr="00C815B1">
        <w:rPr>
          <w:noProof/>
          <w:vertAlign w:val="superscript"/>
        </w:rPr>
        <w:t>6,7</w:t>
      </w:r>
      <w:r w:rsidR="00C815B1">
        <w:fldChar w:fldCharType="end"/>
      </w:r>
      <w:r w:rsidR="002D73B9">
        <w:t xml:space="preserve"> Using the results from these studies, it will also be possible </w:t>
      </w:r>
      <w:r w:rsidR="00703C47">
        <w:t xml:space="preserve">to compare the discrepancy of number of trigger days in </w:t>
      </w:r>
      <w:r w:rsidR="00C815B1">
        <w:t>HHWSs</w:t>
      </w:r>
      <w:r w:rsidR="00680D50">
        <w:t xml:space="preserve"> using an administration</w:t>
      </w:r>
      <w:r w:rsidR="00C815B1">
        <w:t>’</w:t>
      </w:r>
      <w:r w:rsidR="00680D50">
        <w:t>s own system</w:t>
      </w:r>
      <w:r w:rsidR="00C815B1">
        <w:t xml:space="preserve">. </w:t>
      </w:r>
    </w:p>
    <w:p w14:paraId="58D076BC" w14:textId="77777777" w:rsidR="00293935" w:rsidRDefault="00293935" w:rsidP="002C32C8">
      <w:pPr>
        <w:jc w:val="both"/>
      </w:pPr>
    </w:p>
    <w:p w14:paraId="6CAF9C1D" w14:textId="302CC653" w:rsidR="005729B4" w:rsidRDefault="00C815B1" w:rsidP="002C32C8">
      <w:pPr>
        <w:jc w:val="both"/>
      </w:pPr>
      <w:r>
        <w:lastRenderedPageBreak/>
        <w:t>We will scrutinize whether HHWSs are triggering the same days when compared to other studies, for both the present and under future climate change conditions. In this way, we will be able to provide a quantitative assessment of the suitab</w:t>
      </w:r>
      <w:r w:rsidR="00FB5645">
        <w:t>ility of a HHWS agains</w:t>
      </w:r>
      <w:r w:rsidR="00293935">
        <w:t xml:space="preserve">t architectures of other plans, and if they are </w:t>
      </w:r>
      <w:r w:rsidR="00BF0976">
        <w:t>underperforming, by how much both in the present and going into the future.</w:t>
      </w:r>
      <w:bookmarkStart w:id="0" w:name="_GoBack"/>
      <w:bookmarkEnd w:id="0"/>
    </w:p>
    <w:p w14:paraId="17A3580C" w14:textId="77777777" w:rsidR="003C1065" w:rsidRDefault="003C1065" w:rsidP="002C32C8">
      <w:pPr>
        <w:jc w:val="both"/>
        <w:rPr>
          <w:b/>
        </w:rPr>
      </w:pPr>
    </w:p>
    <w:p w14:paraId="4D8DD71F" w14:textId="77777777" w:rsidR="00B20F22" w:rsidRDefault="00B20F22" w:rsidP="002C32C8">
      <w:pPr>
        <w:jc w:val="both"/>
        <w:rPr>
          <w:b/>
        </w:rPr>
      </w:pPr>
    </w:p>
    <w:p w14:paraId="2804F215" w14:textId="35BE4963" w:rsidR="005729B4" w:rsidRPr="005729B4" w:rsidRDefault="005729B4" w:rsidP="002C32C8">
      <w:pPr>
        <w:jc w:val="both"/>
        <w:rPr>
          <w:b/>
        </w:rPr>
      </w:pPr>
      <w:r w:rsidRPr="005729B4">
        <w:rPr>
          <w:b/>
        </w:rPr>
        <w:t>References</w:t>
      </w:r>
    </w:p>
    <w:p w14:paraId="6FEAC414" w14:textId="4BDE4D35" w:rsidR="00C815B1" w:rsidRPr="00C815B1" w:rsidRDefault="005729B4" w:rsidP="00C815B1">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C815B1" w:rsidRPr="00C815B1">
        <w:rPr>
          <w:rFonts w:ascii="Calibri" w:eastAsia="Times New Roman" w:hAnsi="Calibri" w:cs="Times New Roman"/>
          <w:noProof/>
        </w:rPr>
        <w:t>1</w:t>
      </w:r>
      <w:r w:rsidR="00C815B1" w:rsidRPr="00C815B1">
        <w:rPr>
          <w:rFonts w:ascii="Calibri" w:eastAsia="Times New Roman" w:hAnsi="Calibri" w:cs="Times New Roman"/>
          <w:noProof/>
        </w:rPr>
        <w:tab/>
        <w:t xml:space="preserve">Basu R. High ambient temperature and mortality: a review of epidemiologic studies from 2001 to 2008. </w:t>
      </w:r>
      <w:r w:rsidR="00C815B1" w:rsidRPr="00C815B1">
        <w:rPr>
          <w:rFonts w:ascii="Calibri" w:eastAsia="Times New Roman" w:hAnsi="Calibri" w:cs="Times New Roman"/>
          <w:i/>
          <w:iCs/>
          <w:noProof/>
        </w:rPr>
        <w:t>Environ Heal</w:t>
      </w:r>
      <w:r w:rsidR="00C815B1" w:rsidRPr="00C815B1">
        <w:rPr>
          <w:rFonts w:ascii="Calibri" w:eastAsia="Times New Roman" w:hAnsi="Calibri" w:cs="Times New Roman"/>
          <w:noProof/>
        </w:rPr>
        <w:t xml:space="preserve"> 2009; </w:t>
      </w:r>
      <w:r w:rsidR="00C815B1" w:rsidRPr="00C815B1">
        <w:rPr>
          <w:rFonts w:ascii="Calibri" w:eastAsia="Times New Roman" w:hAnsi="Calibri" w:cs="Times New Roman"/>
          <w:b/>
          <w:bCs/>
          <w:noProof/>
        </w:rPr>
        <w:t>8</w:t>
      </w:r>
      <w:r w:rsidR="00C815B1" w:rsidRPr="00C815B1">
        <w:rPr>
          <w:rFonts w:ascii="Calibri" w:eastAsia="Times New Roman" w:hAnsi="Calibri" w:cs="Times New Roman"/>
          <w:noProof/>
        </w:rPr>
        <w:t>: 40.</w:t>
      </w:r>
    </w:p>
    <w:p w14:paraId="1C712FCD" w14:textId="77777777" w:rsidR="00C815B1" w:rsidRPr="00C815B1" w:rsidRDefault="00C815B1" w:rsidP="00C815B1">
      <w:pPr>
        <w:widowControl w:val="0"/>
        <w:autoSpaceDE w:val="0"/>
        <w:autoSpaceDN w:val="0"/>
        <w:adjustRightInd w:val="0"/>
        <w:ind w:left="640" w:hanging="640"/>
        <w:rPr>
          <w:rFonts w:ascii="Calibri" w:eastAsia="Times New Roman" w:hAnsi="Calibri" w:cs="Times New Roman"/>
          <w:noProof/>
        </w:rPr>
      </w:pPr>
      <w:r w:rsidRPr="00C815B1">
        <w:rPr>
          <w:rFonts w:ascii="Calibri" w:eastAsia="Times New Roman" w:hAnsi="Calibri" w:cs="Times New Roman"/>
          <w:noProof/>
        </w:rPr>
        <w:t>2</w:t>
      </w:r>
      <w:r w:rsidRPr="00C815B1">
        <w:rPr>
          <w:rFonts w:ascii="Calibri" w:eastAsia="Times New Roman" w:hAnsi="Calibri" w:cs="Times New Roman"/>
          <w:noProof/>
        </w:rPr>
        <w:tab/>
        <w:t xml:space="preserve">Ye X, Wolff R, Yu W, Vaneckova P, Pan X, Tong S. Ambient temperature and morbidity: a review of epidemiological evidence. </w:t>
      </w:r>
      <w:r w:rsidRPr="00C815B1">
        <w:rPr>
          <w:rFonts w:ascii="Calibri" w:eastAsia="Times New Roman" w:hAnsi="Calibri" w:cs="Times New Roman"/>
          <w:i/>
          <w:iCs/>
          <w:noProof/>
        </w:rPr>
        <w:t>Environ Health Perspect</w:t>
      </w:r>
      <w:r w:rsidRPr="00C815B1">
        <w:rPr>
          <w:rFonts w:ascii="Calibri" w:eastAsia="Times New Roman" w:hAnsi="Calibri" w:cs="Times New Roman"/>
          <w:noProof/>
        </w:rPr>
        <w:t xml:space="preserve"> 2012; </w:t>
      </w:r>
      <w:r w:rsidRPr="00C815B1">
        <w:rPr>
          <w:rFonts w:ascii="Calibri" w:eastAsia="Times New Roman" w:hAnsi="Calibri" w:cs="Times New Roman"/>
          <w:b/>
          <w:bCs/>
          <w:noProof/>
        </w:rPr>
        <w:t>120</w:t>
      </w:r>
      <w:r w:rsidRPr="00C815B1">
        <w:rPr>
          <w:rFonts w:ascii="Calibri" w:eastAsia="Times New Roman" w:hAnsi="Calibri" w:cs="Times New Roman"/>
          <w:noProof/>
        </w:rPr>
        <w:t>: 19–28.</w:t>
      </w:r>
    </w:p>
    <w:p w14:paraId="3D437AC1" w14:textId="77777777" w:rsidR="00C815B1" w:rsidRPr="00C815B1" w:rsidRDefault="00C815B1" w:rsidP="00C815B1">
      <w:pPr>
        <w:widowControl w:val="0"/>
        <w:autoSpaceDE w:val="0"/>
        <w:autoSpaceDN w:val="0"/>
        <w:adjustRightInd w:val="0"/>
        <w:ind w:left="640" w:hanging="640"/>
        <w:rPr>
          <w:rFonts w:ascii="Calibri" w:eastAsia="Times New Roman" w:hAnsi="Calibri" w:cs="Times New Roman"/>
          <w:noProof/>
        </w:rPr>
      </w:pPr>
      <w:r w:rsidRPr="00C815B1">
        <w:rPr>
          <w:rFonts w:ascii="Calibri" w:eastAsia="Times New Roman" w:hAnsi="Calibri" w:cs="Times New Roman"/>
          <w:noProof/>
        </w:rPr>
        <w:t>3</w:t>
      </w:r>
      <w:r w:rsidRPr="00C815B1">
        <w:rPr>
          <w:rFonts w:ascii="Calibri" w:eastAsia="Times New Roman" w:hAnsi="Calibri" w:cs="Times New Roman"/>
          <w:noProof/>
        </w:rPr>
        <w:tab/>
        <w:t xml:space="preserve">Lowe D, Ebi KL, Forsberg B. Heatwave early warning systems and adaptation advice to reduce human health consequences of heatwaves. </w:t>
      </w:r>
      <w:r w:rsidRPr="00C815B1">
        <w:rPr>
          <w:rFonts w:ascii="Calibri" w:eastAsia="Times New Roman" w:hAnsi="Calibri" w:cs="Times New Roman"/>
          <w:i/>
          <w:iCs/>
          <w:noProof/>
        </w:rPr>
        <w:t>Int J Environ Res Public Health</w:t>
      </w:r>
      <w:r w:rsidRPr="00C815B1">
        <w:rPr>
          <w:rFonts w:ascii="Calibri" w:eastAsia="Times New Roman" w:hAnsi="Calibri" w:cs="Times New Roman"/>
          <w:noProof/>
        </w:rPr>
        <w:t xml:space="preserve"> 2011; </w:t>
      </w:r>
      <w:r w:rsidRPr="00C815B1">
        <w:rPr>
          <w:rFonts w:ascii="Calibri" w:eastAsia="Times New Roman" w:hAnsi="Calibri" w:cs="Times New Roman"/>
          <w:b/>
          <w:bCs/>
          <w:noProof/>
        </w:rPr>
        <w:t>8</w:t>
      </w:r>
      <w:r w:rsidRPr="00C815B1">
        <w:rPr>
          <w:rFonts w:ascii="Calibri" w:eastAsia="Times New Roman" w:hAnsi="Calibri" w:cs="Times New Roman"/>
          <w:noProof/>
        </w:rPr>
        <w:t>: 4623–48.</w:t>
      </w:r>
    </w:p>
    <w:p w14:paraId="60C90931" w14:textId="77777777" w:rsidR="00C815B1" w:rsidRPr="00C815B1" w:rsidRDefault="00C815B1" w:rsidP="00C815B1">
      <w:pPr>
        <w:widowControl w:val="0"/>
        <w:autoSpaceDE w:val="0"/>
        <w:autoSpaceDN w:val="0"/>
        <w:adjustRightInd w:val="0"/>
        <w:ind w:left="640" w:hanging="640"/>
        <w:rPr>
          <w:rFonts w:ascii="Calibri" w:eastAsia="Times New Roman" w:hAnsi="Calibri" w:cs="Times New Roman"/>
          <w:noProof/>
        </w:rPr>
      </w:pPr>
      <w:r w:rsidRPr="00C815B1">
        <w:rPr>
          <w:rFonts w:ascii="Calibri" w:eastAsia="Times New Roman" w:hAnsi="Calibri" w:cs="Times New Roman"/>
          <w:noProof/>
        </w:rPr>
        <w:t>4</w:t>
      </w:r>
      <w:r w:rsidRPr="00C815B1">
        <w:rPr>
          <w:rFonts w:ascii="Calibri" w:eastAsia="Times New Roman" w:hAnsi="Calibri" w:cs="Times New Roman"/>
          <w:noProof/>
        </w:rPr>
        <w:tab/>
        <w:t xml:space="preserve">Lowe R, García-Díez M, Ballester J, </w:t>
      </w:r>
      <w:r w:rsidRPr="00C815B1">
        <w:rPr>
          <w:rFonts w:ascii="Calibri" w:eastAsia="Times New Roman" w:hAnsi="Calibri" w:cs="Times New Roman"/>
          <w:i/>
          <w:iCs/>
          <w:noProof/>
        </w:rPr>
        <w:t>et al.</w:t>
      </w:r>
      <w:r w:rsidRPr="00C815B1">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C815B1">
        <w:rPr>
          <w:rFonts w:ascii="Calibri" w:eastAsia="Times New Roman" w:hAnsi="Calibri" w:cs="Times New Roman"/>
          <w:i/>
          <w:iCs/>
          <w:noProof/>
        </w:rPr>
        <w:t>Int J Environ Res Public Health</w:t>
      </w:r>
      <w:r w:rsidRPr="00C815B1">
        <w:rPr>
          <w:rFonts w:ascii="Calibri" w:eastAsia="Times New Roman" w:hAnsi="Calibri" w:cs="Times New Roman"/>
          <w:noProof/>
        </w:rPr>
        <w:t xml:space="preserve"> 2016; </w:t>
      </w:r>
      <w:r w:rsidRPr="00C815B1">
        <w:rPr>
          <w:rFonts w:ascii="Calibri" w:eastAsia="Times New Roman" w:hAnsi="Calibri" w:cs="Times New Roman"/>
          <w:b/>
          <w:bCs/>
          <w:noProof/>
        </w:rPr>
        <w:t>13</w:t>
      </w:r>
      <w:r w:rsidRPr="00C815B1">
        <w:rPr>
          <w:rFonts w:ascii="Calibri" w:eastAsia="Times New Roman" w:hAnsi="Calibri" w:cs="Times New Roman"/>
          <w:noProof/>
        </w:rPr>
        <w:t>. DOI:10.3390/ijerph13020206.</w:t>
      </w:r>
    </w:p>
    <w:p w14:paraId="1B7276CB" w14:textId="77777777" w:rsidR="00C815B1" w:rsidRPr="00C815B1" w:rsidRDefault="00C815B1" w:rsidP="00C815B1">
      <w:pPr>
        <w:widowControl w:val="0"/>
        <w:autoSpaceDE w:val="0"/>
        <w:autoSpaceDN w:val="0"/>
        <w:adjustRightInd w:val="0"/>
        <w:ind w:left="640" w:hanging="640"/>
        <w:rPr>
          <w:rFonts w:ascii="Calibri" w:eastAsia="Times New Roman" w:hAnsi="Calibri" w:cs="Times New Roman"/>
          <w:noProof/>
        </w:rPr>
      </w:pPr>
      <w:r w:rsidRPr="00C815B1">
        <w:rPr>
          <w:rFonts w:ascii="Calibri" w:eastAsia="Times New Roman" w:hAnsi="Calibri" w:cs="Times New Roman"/>
          <w:noProof/>
        </w:rPr>
        <w:t>5</w:t>
      </w:r>
      <w:r w:rsidRPr="00C815B1">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C815B1">
        <w:rPr>
          <w:rFonts w:ascii="Calibri" w:eastAsia="Times New Roman" w:hAnsi="Calibri" w:cs="Times New Roman"/>
          <w:i/>
          <w:iCs/>
          <w:noProof/>
        </w:rPr>
        <w:t>CEUR Workshop Proc</w:t>
      </w:r>
      <w:r w:rsidRPr="00C815B1">
        <w:rPr>
          <w:rFonts w:ascii="Calibri" w:eastAsia="Times New Roman" w:hAnsi="Calibri" w:cs="Times New Roman"/>
          <w:noProof/>
        </w:rPr>
        <w:t xml:space="preserve"> 2015; </w:t>
      </w:r>
      <w:r w:rsidRPr="00C815B1">
        <w:rPr>
          <w:rFonts w:ascii="Calibri" w:eastAsia="Times New Roman" w:hAnsi="Calibri" w:cs="Times New Roman"/>
          <w:b/>
          <w:bCs/>
          <w:noProof/>
        </w:rPr>
        <w:t>1542</w:t>
      </w:r>
      <w:r w:rsidRPr="00C815B1">
        <w:rPr>
          <w:rFonts w:ascii="Calibri" w:eastAsia="Times New Roman" w:hAnsi="Calibri" w:cs="Times New Roman"/>
          <w:noProof/>
        </w:rPr>
        <w:t>: 33–6.</w:t>
      </w:r>
    </w:p>
    <w:p w14:paraId="114402FF" w14:textId="77777777" w:rsidR="00C815B1" w:rsidRPr="00C815B1" w:rsidRDefault="00C815B1" w:rsidP="00C815B1">
      <w:pPr>
        <w:widowControl w:val="0"/>
        <w:autoSpaceDE w:val="0"/>
        <w:autoSpaceDN w:val="0"/>
        <w:adjustRightInd w:val="0"/>
        <w:ind w:left="640" w:hanging="640"/>
        <w:rPr>
          <w:rFonts w:ascii="Calibri" w:eastAsia="Times New Roman" w:hAnsi="Calibri" w:cs="Times New Roman"/>
          <w:noProof/>
        </w:rPr>
      </w:pPr>
      <w:r w:rsidRPr="00C815B1">
        <w:rPr>
          <w:rFonts w:ascii="Calibri" w:eastAsia="Times New Roman" w:hAnsi="Calibri" w:cs="Times New Roman"/>
          <w:noProof/>
        </w:rPr>
        <w:t>6</w:t>
      </w:r>
      <w:r w:rsidRPr="00C815B1">
        <w:rPr>
          <w:rFonts w:ascii="Calibri" w:eastAsia="Times New Roman" w:hAnsi="Calibri" w:cs="Times New Roman"/>
          <w:noProof/>
        </w:rPr>
        <w:tab/>
        <w:t xml:space="preserve">Mora C, Dousset B, Caldwell IR, </w:t>
      </w:r>
      <w:r w:rsidRPr="00C815B1">
        <w:rPr>
          <w:rFonts w:ascii="Calibri" w:eastAsia="Times New Roman" w:hAnsi="Calibri" w:cs="Times New Roman"/>
          <w:i/>
          <w:iCs/>
          <w:noProof/>
        </w:rPr>
        <w:t>et al.</w:t>
      </w:r>
      <w:r w:rsidRPr="00C815B1">
        <w:rPr>
          <w:rFonts w:ascii="Calibri" w:eastAsia="Times New Roman" w:hAnsi="Calibri" w:cs="Times New Roman"/>
          <w:noProof/>
        </w:rPr>
        <w:t xml:space="preserve"> Global risk of deadly heat. </w:t>
      </w:r>
      <w:r w:rsidRPr="00C815B1">
        <w:rPr>
          <w:rFonts w:ascii="Calibri" w:eastAsia="Times New Roman" w:hAnsi="Calibri" w:cs="Times New Roman"/>
          <w:i/>
          <w:iCs/>
          <w:noProof/>
        </w:rPr>
        <w:t>Nat Clim Chang</w:t>
      </w:r>
      <w:r w:rsidRPr="00C815B1">
        <w:rPr>
          <w:rFonts w:ascii="Calibri" w:eastAsia="Times New Roman" w:hAnsi="Calibri" w:cs="Times New Roman"/>
          <w:noProof/>
        </w:rPr>
        <w:t xml:space="preserve"> 2017. DOI:10.1038/nclimate3322.</w:t>
      </w:r>
    </w:p>
    <w:p w14:paraId="79339B6B" w14:textId="77777777" w:rsidR="00C815B1" w:rsidRPr="00C815B1" w:rsidRDefault="00C815B1" w:rsidP="00C815B1">
      <w:pPr>
        <w:widowControl w:val="0"/>
        <w:autoSpaceDE w:val="0"/>
        <w:autoSpaceDN w:val="0"/>
        <w:adjustRightInd w:val="0"/>
        <w:ind w:left="640" w:hanging="640"/>
        <w:rPr>
          <w:rFonts w:ascii="Calibri" w:hAnsi="Calibri"/>
          <w:noProof/>
        </w:rPr>
      </w:pPr>
      <w:r w:rsidRPr="00C815B1">
        <w:rPr>
          <w:rFonts w:ascii="Calibri" w:eastAsia="Times New Roman" w:hAnsi="Calibri" w:cs="Times New Roman"/>
          <w:noProof/>
        </w:rPr>
        <w:t>7</w:t>
      </w:r>
      <w:r w:rsidRPr="00C815B1">
        <w:rPr>
          <w:rFonts w:ascii="Calibri" w:eastAsia="Times New Roman" w:hAnsi="Calibri" w:cs="Times New Roman"/>
          <w:noProof/>
        </w:rPr>
        <w:tab/>
        <w:t xml:space="preserve">Jones B, O’Neill BC, McDaniel L, McGinnis S, Mearns LO, Tebaldi C. Future population exposure to US heat extremes. </w:t>
      </w:r>
      <w:r w:rsidRPr="00C815B1">
        <w:rPr>
          <w:rFonts w:ascii="Calibri" w:eastAsia="Times New Roman" w:hAnsi="Calibri" w:cs="Times New Roman"/>
          <w:i/>
          <w:iCs/>
          <w:noProof/>
        </w:rPr>
        <w:t>Nat Clim Chang</w:t>
      </w:r>
      <w:r w:rsidRPr="00C815B1">
        <w:rPr>
          <w:rFonts w:ascii="Calibri" w:eastAsia="Times New Roman" w:hAnsi="Calibri" w:cs="Times New Roman"/>
          <w:noProof/>
        </w:rPr>
        <w:t xml:space="preserve"> 2015; </w:t>
      </w:r>
      <w:r w:rsidRPr="00C815B1">
        <w:rPr>
          <w:rFonts w:ascii="Calibri" w:eastAsia="Times New Roman" w:hAnsi="Calibri" w:cs="Times New Roman"/>
          <w:b/>
          <w:bCs/>
          <w:noProof/>
        </w:rPr>
        <w:t>5</w:t>
      </w:r>
      <w:r w:rsidRPr="00C815B1">
        <w:rPr>
          <w:rFonts w:ascii="Calibri" w:eastAsia="Times New Roman" w:hAnsi="Calibri" w:cs="Times New Roman"/>
          <w:noProof/>
        </w:rPr>
        <w:t>: 652–5.</w:t>
      </w:r>
    </w:p>
    <w:p w14:paraId="70BF9EF4" w14:textId="744F5369" w:rsidR="005729B4" w:rsidRDefault="005729B4" w:rsidP="00C815B1">
      <w:pPr>
        <w:widowControl w:val="0"/>
        <w:autoSpaceDE w:val="0"/>
        <w:autoSpaceDN w:val="0"/>
        <w:adjustRightInd w:val="0"/>
        <w:ind w:left="640" w:hanging="640"/>
      </w:pPr>
      <w:r>
        <w:fldChar w:fldCharType="end"/>
      </w:r>
    </w:p>
    <w:p w14:paraId="0A0EF48F" w14:textId="7F4E5ABF" w:rsidR="00235E78" w:rsidRPr="00F47AEB" w:rsidRDefault="00235E78" w:rsidP="005945A4"/>
    <w:sectPr w:rsidR="00235E78" w:rsidRPr="00F47AEB"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35305"/>
    <w:rsid w:val="0003657E"/>
    <w:rsid w:val="00036FFA"/>
    <w:rsid w:val="000544A3"/>
    <w:rsid w:val="00066C53"/>
    <w:rsid w:val="0008315C"/>
    <w:rsid w:val="000870BD"/>
    <w:rsid w:val="000B0D4A"/>
    <w:rsid w:val="000B6495"/>
    <w:rsid w:val="000B68BB"/>
    <w:rsid w:val="000B7625"/>
    <w:rsid w:val="000C0E55"/>
    <w:rsid w:val="000C4ED8"/>
    <w:rsid w:val="000C7277"/>
    <w:rsid w:val="000D5F12"/>
    <w:rsid w:val="000E154F"/>
    <w:rsid w:val="000E50E3"/>
    <w:rsid w:val="000F3A6A"/>
    <w:rsid w:val="0012444D"/>
    <w:rsid w:val="00127E01"/>
    <w:rsid w:val="00132C6C"/>
    <w:rsid w:val="00155080"/>
    <w:rsid w:val="00156FC7"/>
    <w:rsid w:val="00161E98"/>
    <w:rsid w:val="00167BD7"/>
    <w:rsid w:val="00184273"/>
    <w:rsid w:val="00184959"/>
    <w:rsid w:val="00195B94"/>
    <w:rsid w:val="001A1F00"/>
    <w:rsid w:val="001A39E7"/>
    <w:rsid w:val="001B23D1"/>
    <w:rsid w:val="001C613C"/>
    <w:rsid w:val="001C778E"/>
    <w:rsid w:val="001E4959"/>
    <w:rsid w:val="001E564C"/>
    <w:rsid w:val="001F0FFF"/>
    <w:rsid w:val="001F7D80"/>
    <w:rsid w:val="00220C4B"/>
    <w:rsid w:val="00221B31"/>
    <w:rsid w:val="002231AC"/>
    <w:rsid w:val="00235E78"/>
    <w:rsid w:val="0026033D"/>
    <w:rsid w:val="00260B02"/>
    <w:rsid w:val="00293935"/>
    <w:rsid w:val="00296A5E"/>
    <w:rsid w:val="002B1609"/>
    <w:rsid w:val="002C32C8"/>
    <w:rsid w:val="002C363C"/>
    <w:rsid w:val="002C636B"/>
    <w:rsid w:val="002D73B9"/>
    <w:rsid w:val="002F4DC5"/>
    <w:rsid w:val="003043B6"/>
    <w:rsid w:val="00306685"/>
    <w:rsid w:val="00360A06"/>
    <w:rsid w:val="00376B34"/>
    <w:rsid w:val="0039751B"/>
    <w:rsid w:val="003A391F"/>
    <w:rsid w:val="003A3A3F"/>
    <w:rsid w:val="003C1065"/>
    <w:rsid w:val="003C153C"/>
    <w:rsid w:val="003C451D"/>
    <w:rsid w:val="003E4C41"/>
    <w:rsid w:val="003F22B3"/>
    <w:rsid w:val="004018CB"/>
    <w:rsid w:val="00402D6F"/>
    <w:rsid w:val="004060EF"/>
    <w:rsid w:val="00410813"/>
    <w:rsid w:val="00430834"/>
    <w:rsid w:val="00433EDB"/>
    <w:rsid w:val="00437E72"/>
    <w:rsid w:val="0044730F"/>
    <w:rsid w:val="004A5369"/>
    <w:rsid w:val="004C140E"/>
    <w:rsid w:val="004C3449"/>
    <w:rsid w:val="004D77E6"/>
    <w:rsid w:val="004E36B5"/>
    <w:rsid w:val="004E7B07"/>
    <w:rsid w:val="004F1615"/>
    <w:rsid w:val="004F404D"/>
    <w:rsid w:val="004F60F9"/>
    <w:rsid w:val="004F7FD8"/>
    <w:rsid w:val="005028B3"/>
    <w:rsid w:val="00506AF4"/>
    <w:rsid w:val="0051227E"/>
    <w:rsid w:val="005130C5"/>
    <w:rsid w:val="00541922"/>
    <w:rsid w:val="005546F4"/>
    <w:rsid w:val="00561F2E"/>
    <w:rsid w:val="00565475"/>
    <w:rsid w:val="00565B41"/>
    <w:rsid w:val="005729B4"/>
    <w:rsid w:val="005759A5"/>
    <w:rsid w:val="005922C7"/>
    <w:rsid w:val="0059357D"/>
    <w:rsid w:val="005945A4"/>
    <w:rsid w:val="00594F9B"/>
    <w:rsid w:val="00595B6E"/>
    <w:rsid w:val="005B1ED4"/>
    <w:rsid w:val="005B5156"/>
    <w:rsid w:val="005E28FE"/>
    <w:rsid w:val="005F34A4"/>
    <w:rsid w:val="005F3963"/>
    <w:rsid w:val="00610890"/>
    <w:rsid w:val="006124E6"/>
    <w:rsid w:val="00641AF0"/>
    <w:rsid w:val="00645F93"/>
    <w:rsid w:val="00661174"/>
    <w:rsid w:val="00661DE5"/>
    <w:rsid w:val="006633AD"/>
    <w:rsid w:val="00680D50"/>
    <w:rsid w:val="006934E5"/>
    <w:rsid w:val="006A55CC"/>
    <w:rsid w:val="006A5B04"/>
    <w:rsid w:val="006C0D41"/>
    <w:rsid w:val="006C50E6"/>
    <w:rsid w:val="006F382C"/>
    <w:rsid w:val="00703C47"/>
    <w:rsid w:val="00712E39"/>
    <w:rsid w:val="0073173F"/>
    <w:rsid w:val="007564AF"/>
    <w:rsid w:val="007657EB"/>
    <w:rsid w:val="007813F1"/>
    <w:rsid w:val="00795E96"/>
    <w:rsid w:val="007A11B2"/>
    <w:rsid w:val="007B545A"/>
    <w:rsid w:val="007E13E7"/>
    <w:rsid w:val="007E75E0"/>
    <w:rsid w:val="007E7DB0"/>
    <w:rsid w:val="007F2E1E"/>
    <w:rsid w:val="00800663"/>
    <w:rsid w:val="00805C1D"/>
    <w:rsid w:val="00811049"/>
    <w:rsid w:val="0081132E"/>
    <w:rsid w:val="008544E0"/>
    <w:rsid w:val="00870509"/>
    <w:rsid w:val="008A6465"/>
    <w:rsid w:val="008A7646"/>
    <w:rsid w:val="008B7DDD"/>
    <w:rsid w:val="008C4931"/>
    <w:rsid w:val="008C4B74"/>
    <w:rsid w:val="008D151B"/>
    <w:rsid w:val="008E4AA6"/>
    <w:rsid w:val="008E570E"/>
    <w:rsid w:val="008F16FF"/>
    <w:rsid w:val="00911EE8"/>
    <w:rsid w:val="009147E4"/>
    <w:rsid w:val="00932BD5"/>
    <w:rsid w:val="00937AF1"/>
    <w:rsid w:val="009535FF"/>
    <w:rsid w:val="009719A8"/>
    <w:rsid w:val="00974800"/>
    <w:rsid w:val="0098603C"/>
    <w:rsid w:val="00986803"/>
    <w:rsid w:val="009A475F"/>
    <w:rsid w:val="009A4D56"/>
    <w:rsid w:val="009B275D"/>
    <w:rsid w:val="009C5745"/>
    <w:rsid w:val="009D5647"/>
    <w:rsid w:val="009E25B4"/>
    <w:rsid w:val="009E450A"/>
    <w:rsid w:val="00A10491"/>
    <w:rsid w:val="00A14FA4"/>
    <w:rsid w:val="00A25BFD"/>
    <w:rsid w:val="00A55A47"/>
    <w:rsid w:val="00A62542"/>
    <w:rsid w:val="00A718C6"/>
    <w:rsid w:val="00A82B05"/>
    <w:rsid w:val="00AA1780"/>
    <w:rsid w:val="00AC6A7C"/>
    <w:rsid w:val="00AD2DD2"/>
    <w:rsid w:val="00AF59A5"/>
    <w:rsid w:val="00AF69F6"/>
    <w:rsid w:val="00B106AC"/>
    <w:rsid w:val="00B14336"/>
    <w:rsid w:val="00B20F22"/>
    <w:rsid w:val="00B526C6"/>
    <w:rsid w:val="00B70782"/>
    <w:rsid w:val="00B91584"/>
    <w:rsid w:val="00BB1084"/>
    <w:rsid w:val="00BB55F7"/>
    <w:rsid w:val="00BE164A"/>
    <w:rsid w:val="00BE5840"/>
    <w:rsid w:val="00BE7C5B"/>
    <w:rsid w:val="00BF0976"/>
    <w:rsid w:val="00C02149"/>
    <w:rsid w:val="00C041FC"/>
    <w:rsid w:val="00C25541"/>
    <w:rsid w:val="00C4447B"/>
    <w:rsid w:val="00C543E7"/>
    <w:rsid w:val="00C77FA7"/>
    <w:rsid w:val="00C815B1"/>
    <w:rsid w:val="00C96B61"/>
    <w:rsid w:val="00CA052B"/>
    <w:rsid w:val="00CB62F6"/>
    <w:rsid w:val="00CC0E84"/>
    <w:rsid w:val="00CE1DCB"/>
    <w:rsid w:val="00CE3E2E"/>
    <w:rsid w:val="00CF318B"/>
    <w:rsid w:val="00CF4741"/>
    <w:rsid w:val="00CF5298"/>
    <w:rsid w:val="00D00531"/>
    <w:rsid w:val="00D032F7"/>
    <w:rsid w:val="00D117B9"/>
    <w:rsid w:val="00D24DC4"/>
    <w:rsid w:val="00D27415"/>
    <w:rsid w:val="00D349E0"/>
    <w:rsid w:val="00D435B3"/>
    <w:rsid w:val="00D53DFD"/>
    <w:rsid w:val="00D56CDF"/>
    <w:rsid w:val="00D64CF4"/>
    <w:rsid w:val="00D66759"/>
    <w:rsid w:val="00D7364D"/>
    <w:rsid w:val="00D75325"/>
    <w:rsid w:val="00D85B5A"/>
    <w:rsid w:val="00D92672"/>
    <w:rsid w:val="00D92A88"/>
    <w:rsid w:val="00DA0FD4"/>
    <w:rsid w:val="00DC1680"/>
    <w:rsid w:val="00E42E99"/>
    <w:rsid w:val="00E628EF"/>
    <w:rsid w:val="00E63B39"/>
    <w:rsid w:val="00E827DA"/>
    <w:rsid w:val="00E85B65"/>
    <w:rsid w:val="00E86ABD"/>
    <w:rsid w:val="00E9130F"/>
    <w:rsid w:val="00EA74DE"/>
    <w:rsid w:val="00EB7434"/>
    <w:rsid w:val="00ED3EB5"/>
    <w:rsid w:val="00EE34B8"/>
    <w:rsid w:val="00EF0DEC"/>
    <w:rsid w:val="00F01B41"/>
    <w:rsid w:val="00F03F59"/>
    <w:rsid w:val="00F04E4E"/>
    <w:rsid w:val="00F147B2"/>
    <w:rsid w:val="00F16BE0"/>
    <w:rsid w:val="00F22901"/>
    <w:rsid w:val="00F40035"/>
    <w:rsid w:val="00F43484"/>
    <w:rsid w:val="00F4610C"/>
    <w:rsid w:val="00F47AEB"/>
    <w:rsid w:val="00F636D9"/>
    <w:rsid w:val="00F718B5"/>
    <w:rsid w:val="00F73CE1"/>
    <w:rsid w:val="00F82E2F"/>
    <w:rsid w:val="00FA4918"/>
    <w:rsid w:val="00FA5FA5"/>
    <w:rsid w:val="00FB162A"/>
    <w:rsid w:val="00FB5645"/>
    <w:rsid w:val="00FB6151"/>
    <w:rsid w:val="00FC0D6A"/>
    <w:rsid w:val="00FE5FE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2933CE2-EF0E-6641-8425-B8F88F375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Pages>
  <Words>3797</Words>
  <Characters>21649</Characters>
  <Application>Microsoft Macintosh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7</cp:revision>
  <dcterms:created xsi:type="dcterms:W3CDTF">2017-07-03T15:47:00Z</dcterms:created>
  <dcterms:modified xsi:type="dcterms:W3CDTF">2017-07-0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